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F42BD6" w14:textId="77777777" w:rsidR="002E6019" w:rsidRPr="009A55CD" w:rsidRDefault="00276058">
      <w:r w:rsidRPr="009A55CD">
        <w:t>(1) Change the title to “</w:t>
      </w:r>
      <w:proofErr w:type="spellStart"/>
      <w:r w:rsidRPr="009A55CD">
        <w:t>dRHP-</w:t>
      </w:r>
      <w:proofErr w:type="gramStart"/>
      <w:r w:rsidRPr="009A55CD">
        <w:t>Pse</w:t>
      </w:r>
      <w:proofErr w:type="spellEnd"/>
      <w:r w:rsidRPr="009A55CD">
        <w:t>(</w:t>
      </w:r>
      <w:proofErr w:type="gramEnd"/>
      <w:r w:rsidRPr="009A55CD">
        <w:t xml:space="preserve">GA): Detect remote homology proteins using grey system  analysis </w:t>
      </w:r>
      <w:proofErr w:type="spellStart"/>
      <w:r w:rsidRPr="009A55CD">
        <w:t>accpording</w:t>
      </w:r>
      <w:proofErr w:type="spellEnd"/>
      <w:r w:rsidRPr="009A55CD">
        <w:t xml:space="preserve"> to Chou’s 5-step rule and general </w:t>
      </w:r>
      <w:proofErr w:type="spellStart"/>
      <w:r w:rsidRPr="009A55CD">
        <w:t>PseAAC</w:t>
      </w:r>
      <w:proofErr w:type="spellEnd"/>
    </w:p>
    <w:p w14:paraId="32425010" w14:textId="77777777" w:rsidR="00420BD2" w:rsidRPr="009A55CD" w:rsidRDefault="00420BD2"/>
    <w:p w14:paraId="35064CCE" w14:textId="463AE236" w:rsidR="00420BD2" w:rsidRPr="009A55CD" w:rsidRDefault="00420BD2">
      <w:r w:rsidRPr="009A55CD">
        <w:t xml:space="preserve">(2) </w:t>
      </w:r>
      <w:r w:rsidR="002F5234" w:rsidRPr="009A55CD">
        <w:t xml:space="preserve">To make this paper logically more clear, operatively more transparent, and practically more useful, the authors should in the end of the Introduction (or right before the beginning of describing their own method) add a prelude, such as: “As shown in a series of recent publications </w:t>
      </w:r>
      <w:r w:rsidR="00D95758">
        <w:fldChar w:fldCharType="begin">
          <w:fldData xml:space="preserve">PEVuZE5vdGU+PENpdGU+PEF1dGhvcj5DaGVuPC9BdXRob3I+PFllYXI+MjAxODwvWWVhcj48UmVj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</w:fldData>
        </w:fldChar>
      </w:r>
      <w:r w:rsidR="00D95758">
        <w:instrText xml:space="preserve"> ADDIN EN.CITE </w:instrText>
      </w:r>
      <w:r w:rsidR="00D95758">
        <w:fldChar w:fldCharType="begin">
          <w:fldData xml:space="preserve">PEVuZE5vdGU+PENpdGU+PEF1dGhvcj5DaGVuPC9BdXRob3I+PFllYXI+MjAxODwvWWVhcj48UmVj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</w:fldData>
        </w:fldChar>
      </w:r>
      <w:r w:rsidR="00D95758">
        <w:instrText xml:space="preserve"> ADDIN EN.CITE.DATA </w:instrText>
      </w:r>
      <w:r w:rsidR="00D95758">
        <w:fldChar w:fldCharType="end"/>
      </w:r>
      <w:r w:rsidR="00D95758">
        <w:fldChar w:fldCharType="separate"/>
      </w:r>
      <w:r w:rsidR="00D95758">
        <w:rPr>
          <w:noProof/>
        </w:rPr>
        <w:t>[1-7]</w:t>
      </w:r>
      <w:r w:rsidR="00D95758">
        <w:fldChar w:fldCharType="end"/>
      </w:r>
      <w:r w:rsidR="002F5234" w:rsidRPr="009A55CD">
        <w:t>}</w:t>
      </w:r>
      <w:r w:rsidR="00D95758">
        <w:fldChar w:fldCharType="begin">
          <w:fldData xml:space="preserve">PEVuZE5vdGU+PENpdGU+PEF1dGhvcj5MaXU8L0F1dGhvcj48WWVhcj4yMDE4PC9ZZWFyPjxSZWNO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</w:fldData>
        </w:fldChar>
      </w:r>
      <w:r w:rsidR="00D95758">
        <w:instrText xml:space="preserve"> ADDIN EN.CITE </w:instrText>
      </w:r>
      <w:r w:rsidR="00D95758">
        <w:fldChar w:fldCharType="begin">
          <w:fldData xml:space="preserve">PEVuZE5vdGU+PENpdGU+PEF1dGhvcj5MaXU8L0F1dGhvcj48WWVhcj4yMDE4PC9ZZWFyPjxSZWNO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</w:fldData>
        </w:fldChar>
      </w:r>
      <w:r w:rsidR="00D95758">
        <w:instrText xml:space="preserve"> ADDIN EN.CITE.DATA </w:instrText>
      </w:r>
      <w:r w:rsidR="00D95758">
        <w:fldChar w:fldCharType="end"/>
      </w:r>
      <w:r w:rsidR="00D95758">
        <w:fldChar w:fldCharType="separate"/>
      </w:r>
      <w:r w:rsidR="00D95758">
        <w:rPr>
          <w:noProof/>
        </w:rPr>
        <w:t>[8-12]</w:t>
      </w:r>
      <w:r w:rsidR="00D95758">
        <w:fldChar w:fldCharType="end"/>
      </w:r>
      <w:r w:rsidR="002F5234" w:rsidRPr="009A55CD">
        <w:t xml:space="preserve">, to develop a really useful sequence-based statistical predictor for a biological or biomedical system, one should observe the guidelines of  5-step rule </w:t>
      </w:r>
      <w:r w:rsidR="00D95758">
        <w:fldChar w:fldCharType="begin"/>
      </w:r>
      <w:r w:rsidR="00D95758">
        <w:instrText xml:space="preserve"> ADDIN EN.CITE &lt;EndNote&gt;&lt;Cite&gt;&lt;Author&gt;Chou&lt;/Author&gt;&lt;Year&gt;2011&lt;/Year&gt;&lt;RecNum&gt;2402&lt;/RecNum&gt;&lt;DisplayText&gt;[13]&lt;/DisplayText&gt;&lt;record&gt;&lt;rec-number&gt;2402&lt;/rec-number&gt;&lt;foreign-keys&gt;&lt;key app="EN" db-id="x2d9zfavktp0xnerpdtvzevxf9xsvdt0sted" timestamp="1292382743"&gt;2402&lt;/key&gt;&lt;/foreign-keys&gt;&lt;ref-type name="Journal Article"&gt;17&lt;/ref-type&gt;&lt;contributors&gt;&lt;authors&gt;&lt;author&gt;Chou, K.C.&lt;/author&gt;&lt;/authors&gt;&lt;/contributors&gt;&lt;auth-address&gt;Gordon Life Science Institute, 13784 Torrey Del Mar Drive, San Diego, CA 92130, USA. kcchou@gordonlifescience.org&lt;/auth-address&gt;&lt;titles&gt;&lt;title&gt;Some remarks on protein attribute prediction and pseudo amino acid composition (50th Anniversary Year Review)&lt;/title&gt;&lt;secondary-title&gt;Journal of Theoretical Biology&lt;/secondary-title&gt;&lt;/titles&gt;&lt;periodical&gt;&lt;full-title&gt;Journal of Theoretical Biology&lt;/full-title&gt;&lt;abbr-1&gt;J. Theor. Biol.&lt;/abbr-1&gt;&lt;abbr-2&gt;J Theor Biol&lt;/abbr-2&gt;&lt;/periodical&gt;&lt;pages&gt;236-247&lt;/pages&gt;&lt;volume&gt;273&lt;/volume&gt;&lt;number&gt;1&lt;/number&gt;&lt;keywords&gt;&lt;keyword&gt;Algorithms&lt;/keyword&gt;&lt;keyword&gt;Amino Acids/*chemistry&lt;/keyword&gt;&lt;keyword&gt;Databases, Protein&lt;/keyword&gt;&lt;keyword&gt;Evolution, Molecular&lt;/keyword&gt;&lt;keyword&gt;Humans&lt;/keyword&gt;&lt;keyword&gt;Internet&lt;/keyword&gt;&lt;keyword&gt;Protein Structure, Secondary&lt;/keyword&gt;&lt;keyword&gt;Protein Structure, Tertiary&lt;/keyword&gt;&lt;keyword&gt;Proteins/*chemistry&lt;/keyword&gt;&lt;keyword&gt;Reproducibility of Results&lt;/keyword&gt;&lt;keyword&gt;Sequence Analysis, Protein/*methods&lt;/keyword&gt;&lt;/keywords&gt;&lt;dates&gt;&lt;year&gt;2011&lt;/year&gt;&lt;pub-dates&gt;&lt;date&gt;February 9 (final check);  March 8 (mail date)&lt;/date&gt;&lt;/pub-dates&gt;&lt;/dates&gt;&lt;isbn&gt;1095-8541 (Electronic)&amp;#xD;0022-5193 (Linking)&lt;/isbn&gt;&lt;accession-num&gt;21168420&lt;/accession-num&gt;&lt;urls&gt;&lt;related-urls&gt;&lt;url&gt;http://www.ncbi.nlm.nih.gov/entrez/query.fcgi?cmd=Retrieve&amp;amp;db=PubMed&amp;amp;dopt=Citation&amp;amp;list_uids=21168420&lt;/url&gt;&lt;/related-urls&gt;&lt;/urls&gt;&lt;electronic-resource-num&gt;10.1016/j.jtbi.2010.12.024&lt;/electronic-resource-num&gt;&lt;/record&gt;&lt;/Cite&gt;&lt;/EndNote&gt;</w:instrText>
      </w:r>
      <w:r w:rsidR="00D95758">
        <w:fldChar w:fldCharType="separate"/>
      </w:r>
      <w:r w:rsidR="00D95758">
        <w:rPr>
          <w:noProof/>
        </w:rPr>
        <w:t>[13]</w:t>
      </w:r>
      <w:r w:rsidR="00D95758">
        <w:fldChar w:fldCharType="end"/>
      </w:r>
      <w:r w:rsidR="002F5234" w:rsidRPr="009A55CD">
        <w:t xml:space="preserve"> to make the following five steps very clear: (</w:t>
      </w:r>
      <w:proofErr w:type="spellStart"/>
      <w:r w:rsidR="002F5234" w:rsidRPr="009A55CD">
        <w:t>i</w:t>
      </w:r>
      <w:proofErr w:type="spellEnd"/>
      <w:r w:rsidR="002F5234" w:rsidRPr="009A55CD">
        <w:t>) how to construct or select a valid benchmark dataset to train and test the predictor; (ii) how to formulate the biological sequence samples with an effective mathematical expression that can truly reflect their intrinsic correlation with the target to be predicted; (iii) how to introduce or develop a powerful algorithm (or engine) to operate the prediction; (iv) how to properly perform cross-validation tests to objectively evaluate the anticipated accuracy of the predictor; (v) how to establish a user-friendly web-server for the predictor that is accessible to the public. Below, we are to describe how to deal with these steps one-by- one.”  With such a prelude, the outline of this paper and its goal would be crystal clear. And its attraction to the readership and impact to science would be much higher as well.</w:t>
      </w:r>
    </w:p>
    <w:p w14:paraId="6477376B" w14:textId="77777777" w:rsidR="009A55CD" w:rsidRPr="009A55CD" w:rsidRDefault="009A55CD"/>
    <w:p w14:paraId="2B427506" w14:textId="2BBEFBFF" w:rsidR="009A55CD" w:rsidRPr="009A55CD" w:rsidRDefault="009A55CD" w:rsidP="009A55CD">
      <w:pPr>
        <w:autoSpaceDE w:val="0"/>
        <w:autoSpaceDN w:val="0"/>
        <w:adjustRightInd w:val="0"/>
      </w:pPr>
      <w:r w:rsidRPr="009A55CD">
        <w:t xml:space="preserve">(3) In </w:t>
      </w:r>
      <w:proofErr w:type="spellStart"/>
      <w:r w:rsidRPr="009A55CD">
        <w:t>theWeb</w:t>
      </w:r>
      <w:proofErr w:type="spellEnd"/>
      <w:r w:rsidRPr="009A55CD">
        <w:t xml:space="preserve">-server section, add the following: </w:t>
      </w:r>
      <w:r w:rsidRPr="009A55CD">
        <w:t xml:space="preserve">It is a big plus to provide a web-server for the new method. To further stress such an advantage, the authors should in the relevant context add a discussion: “User-friendly and publicly accessible web-servers represent the current trend for developing various computational methods </w:t>
      </w:r>
      <w:r w:rsidR="00D95758">
        <w:fldChar w:fldCharType="begin"/>
      </w:r>
      <w:r w:rsidR="00D95758">
        <w:instrText xml:space="preserve"> ADDIN EN.CITE &lt;EndNote&gt;&lt;Cite&gt;&lt;Author&gt;Chou&lt;/Author&gt;&lt;Year&gt;2009&lt;/Year&gt;&lt;RecNum&gt;2023&lt;/RecNum&gt;&lt;DisplayText&gt;[14]&lt;/DisplayText&gt;&lt;record&gt;&lt;rec-number&gt;2023&lt;/rec-number&gt;&lt;foreign-keys&gt;&lt;key app="EN" db-id="x2d9zfavktp0xnerpdtvzevxf9xsvdt0sted" timestamp="1322166821"&gt;2023&lt;/key&gt;&lt;/foreign-keys&gt;&lt;ref-type name="Journal Article"&gt;17&lt;/ref-type&gt;&lt;contributors&gt;&lt;authors&gt;&lt;author&gt;Chou, K.C.&lt;/author&gt;&lt;author&gt;Shen, H.B.&lt;/author&gt;&lt;/authors&gt;&lt;/contributors&gt;&lt;titles&gt;&lt;title&gt;Recent advances in developing web-servers for predicting protein attributes&lt;/title&gt;&lt;secondary-title&gt;Natural Science&lt;/secondary-title&gt;&lt;/titles&gt;&lt;periodical&gt;&lt;full-title&gt;Natural Science&lt;/full-title&gt;&lt;/periodical&gt;&lt;pages&gt;63-92 &lt;/pages&gt;&lt;volume&gt;1&lt;/volume&gt;&lt;dates&gt;&lt;year&gt;2009&lt;/year&gt;&lt;/dates&gt;&lt;urls&gt;&lt;/urls&gt;&lt;electronic-resource-num&gt;doi: 10.4236/ns.2009.12011&amp;#xD;open access at  http://dx.doi.org/10.4236/ns.2009.12011 &lt;/electronic-resource-num&gt;&lt;/record&gt;&lt;/Cite&gt;&lt;/EndNote&gt;</w:instrText>
      </w:r>
      <w:r w:rsidR="00D95758">
        <w:fldChar w:fldCharType="separate"/>
      </w:r>
      <w:r w:rsidR="00D95758">
        <w:rPr>
          <w:noProof/>
        </w:rPr>
        <w:t>[14]</w:t>
      </w:r>
      <w:r w:rsidR="00D95758">
        <w:fldChar w:fldCharType="end"/>
      </w:r>
      <w:r w:rsidRPr="009A55CD">
        <w:t xml:space="preserve">. Actually they have significantly enhance the impacts of computational biology on medical science </w:t>
      </w:r>
      <w:r w:rsidR="00D95758">
        <w:fldChar w:fldCharType="begin"/>
      </w:r>
      <w:r w:rsidR="00D95758">
        <w:instrText xml:space="preserve"> ADDIN EN.CITE &lt;EndNote&gt;&lt;Cite&gt;&lt;Author&gt;Chou&lt;/Author&gt;&lt;Year&gt;2015&lt;/Year&gt;&lt;RecNum&gt;3013&lt;/RecNum&gt;&lt;DisplayText&gt;[15]&lt;/DisplayText&gt;&lt;record&gt;&lt;rec-number&gt;3013&lt;/rec-number&gt;&lt;foreign-keys&gt;&lt;key app="EN" db-id="x2d9zfavktp0xnerpdtvzevxf9xsvdt0sted" timestamp="1412004749"&gt;3013&lt;/key&gt;&lt;/foreign-keys&gt;&lt;ref-type name="Journal Article"&gt;17&lt;/ref-type&gt;&lt;contributors&gt;&lt;authors&gt;&lt;author&gt;Chou, K.C.&lt;/author&gt;&lt;/authors&gt;&lt;/contributors&gt;&lt;auth-address&gt;Gordon Life Science Institute, Boston, Massachusetts 02478, USA and Center of Excellence in Genomic Medicine Research (CEGMR), King Abdulaziz University, Jeddah 21589, Saudi Arabia. kcchou@gordonlifescience.org.&lt;/auth-address&gt;&lt;titles&gt;&lt;title&gt;Impacts of bioinformatics to medicinal chemistry&lt;/title&gt;&lt;secondary-title&gt;Medicinal Chemistry&lt;/secondary-title&gt;&lt;/titles&gt;&lt;periodical&gt;&lt;full-title&gt;Medicinal Chemistry&lt;/full-title&gt;&lt;/periodical&gt;&lt;pages&gt;218-234&lt;/pages&gt;&lt;volume&gt;11&lt;/volume&gt;&lt;number&gt;3&lt;/number&gt;&lt;dates&gt;&lt;year&gt;2015&lt;/year&gt;&lt;/dates&gt;&lt;accession-num&gt;25548930&lt;/accession-num&gt;&lt;urls&gt;&lt;related-urls&gt;&lt;url&gt;http://www.ncbi.nlm.nih.gov/&lt;/url&gt;&lt;url&gt;pubmed/25548930&lt;/url&gt;&lt;/related-urls&gt;&lt;/urls&gt;&lt;electronic-resource-num&gt;10.2174/1573406411666141229162834&lt;/electronic-resource-num&gt;&lt;/record&gt;&lt;/Cite&gt;&lt;/EndNote&gt;</w:instrText>
      </w:r>
      <w:r w:rsidR="00D95758">
        <w:fldChar w:fldCharType="separate"/>
      </w:r>
      <w:r w:rsidR="00D95758">
        <w:rPr>
          <w:noProof/>
        </w:rPr>
        <w:t>[15]</w:t>
      </w:r>
      <w:r w:rsidR="00D95758">
        <w:fldChar w:fldCharType="end"/>
      </w:r>
      <w:r w:rsidRPr="009A55CD">
        <w:t xml:space="preserve">, driving medicinal chemistry into an unprecedented revolution </w:t>
      </w:r>
      <w:r w:rsidR="00D95758">
        <w:fldChar w:fldCharType="begin"/>
      </w:r>
      <w:r w:rsidR="00D95758">
        <w:instrText xml:space="preserve"> ADDIN EN.CITE &lt;EndNote&gt;&lt;Cite&gt;&lt;Author&gt;Chou&lt;/Author&gt;&lt;Year&gt;2017&lt;/Year&gt;&lt;RecNum&gt;3295&lt;/RecNum&gt;&lt;DisplayText&gt;[16]&lt;/DisplayText&gt;&lt;record&gt;&lt;rec-number&gt;3295&lt;/rec-number&gt;&lt;foreign-keys&gt;&lt;key app="EN" db-id="x2d9zfavktp0xnerpdtvzevxf9xsvdt0sted" timestamp="1493675809"&gt;3295&lt;/key&gt;&lt;/foreign-keys&gt;&lt;ref-type name="Journal Article"&gt;17&lt;/ref-type&gt;&lt;contributors&gt;&lt;authors&gt;&lt;author&gt;Chou, K.C.&lt;/author&gt;&lt;/authors&gt;&lt;/contributors&gt;&lt;auth-address&gt;Gordon Life Science Institute, Boston, Massachusetts 02478. United States.&lt;/auth-address&gt;&lt;titles&gt;&lt;title&gt;An unprecedented revolution in medicinal chemistry driven by the progress of biological science&lt;/title&gt;&lt;secondary-title&gt;Current Topics in Medicinal Chemistry&lt;/secondary-title&gt;&lt;/titles&gt;&lt;periodical&gt;&lt;full-title&gt;Current Topics in Medicinal Chemistry&lt;/full-title&gt;&lt;/periodical&gt;&lt;pages&gt;2337-2358&lt;/pages&gt;&lt;volume&gt;17&lt;/volume&gt;&lt;number&gt;21&lt;/number&gt;&lt;keywords&gt;&lt;keyword&gt;Biological Science&lt;/keyword&gt;&lt;keyword&gt;Diseases&lt;/keyword&gt;&lt;keyword&gt;Medicinal Chemistry&lt;/keyword&gt;&lt;/keywords&gt;&lt;dates&gt;&lt;year&gt;2017&lt;/year&gt;&lt;pub-dates&gt;&lt;date&gt;Apr 14&lt;/date&gt;&lt;/pub-dates&gt;&lt;/dates&gt;&lt;isbn&gt;1873-4294 (Electronic)&amp;#xD;1568-0266 (Linking)&lt;/isbn&gt;&lt;accession-num&gt;28413951&lt;/accession-num&gt;&lt;urls&gt;&lt;related-urls&gt;&lt;url&gt;https://www.ncbi.nlm.nih.gov/pubmed/28413951&lt;/url&gt;&lt;/related-urls&gt;&lt;/urls&gt;&lt;custom7&gt;  &lt;/custom7&gt;&lt;electronic-resource-num&gt;10.2174/1568026617666170414145508&amp;#xD;&lt;/electronic-resource-num&gt;&lt;/record&gt;&lt;/Cite&gt;&lt;/EndNote&gt;</w:instrText>
      </w:r>
      <w:r w:rsidR="00D95758">
        <w:fldChar w:fldCharType="separate"/>
      </w:r>
      <w:r w:rsidR="00D95758">
        <w:rPr>
          <w:noProof/>
        </w:rPr>
        <w:t>[16]</w:t>
      </w:r>
      <w:r w:rsidR="00D95758">
        <w:fldChar w:fldCharType="end"/>
      </w:r>
      <w:r w:rsidRPr="009A55CD">
        <w:t xml:space="preserve">, here we also provide a web-server at </w:t>
      </w:r>
      <w:hyperlink r:id="rId5" w:history="1">
        <w:r w:rsidRPr="009A55CD">
          <w:rPr>
            <w:rStyle w:val="Hyperlink"/>
            <w:color w:val="auto"/>
          </w:rPr>
          <w:t>http://computbiol.ncu.edu.cn/PAPred</w:t>
        </w:r>
      </w:hyperlink>
      <w:r w:rsidRPr="009A55CD">
        <w:t xml:space="preserve"> for the new method reported in this paper.”</w:t>
      </w:r>
    </w:p>
    <w:p w14:paraId="4C95F949" w14:textId="1BD82214" w:rsidR="009A55CD" w:rsidRDefault="009A55CD"/>
    <w:p w14:paraId="29ECEF6E" w14:textId="77777777" w:rsidR="00D95758" w:rsidRDefault="00D03A36">
      <w:r>
        <w:t>REFERENCES</w:t>
      </w:r>
    </w:p>
    <w:p w14:paraId="773F99E7" w14:textId="77777777" w:rsidR="00D95758" w:rsidRDefault="00D95758"/>
    <w:p w14:paraId="4468339B" w14:textId="77777777" w:rsidR="00D95758" w:rsidRPr="00D95758" w:rsidRDefault="00D95758" w:rsidP="00D95758">
      <w:pPr>
        <w:pStyle w:val="EndNoteBibliography"/>
        <w:rPr>
          <w:noProof/>
        </w:rPr>
      </w:pPr>
      <w:r>
        <w:fldChar w:fldCharType="begin"/>
      </w:r>
      <w:r>
        <w:instrText xml:space="preserve"> ADDIN EN.REFLIST </w:instrText>
      </w:r>
      <w:r>
        <w:fldChar w:fldCharType="separate"/>
      </w:r>
      <w:r w:rsidRPr="00D95758">
        <w:rPr>
          <w:noProof/>
        </w:rPr>
        <w:t>[1] W. Chen, H. Ding, X. Zhou, H. Lin, K.C. Chou, iRNA(m6A)-PseDNC: Identifying N6-methyladenosine sites using pseudo dinucleotide composition. Analytical Biochemistry 561-562 (2018) 59-65.</w:t>
      </w:r>
    </w:p>
    <w:p w14:paraId="1BCC6CE7" w14:textId="77777777" w:rsidR="00D95758" w:rsidRPr="00D95758" w:rsidRDefault="00D95758" w:rsidP="00D95758">
      <w:pPr>
        <w:pStyle w:val="EndNoteBibliography"/>
        <w:rPr>
          <w:noProof/>
        </w:rPr>
      </w:pPr>
      <w:r w:rsidRPr="00D95758">
        <w:rPr>
          <w:noProof/>
        </w:rPr>
        <w:t>[2] H. Yang, W.R. Qiu, G. Liu, F.B. Guo, W. Chen, K.C. Chou, H. Lin, iRSpot-Pse6NC: Identifying recombination spots in Saccharomyces cerevisiae by incorporating hexamer composition into general PseKNC International Journal of Biological Sciences 14 (2018) 883-891.</w:t>
      </w:r>
    </w:p>
    <w:p w14:paraId="3297BA85" w14:textId="77777777" w:rsidR="00D95758" w:rsidRPr="00D95758" w:rsidRDefault="00D95758" w:rsidP="00D95758">
      <w:pPr>
        <w:pStyle w:val="EndNoteBibliography"/>
        <w:rPr>
          <w:noProof/>
        </w:rPr>
      </w:pPr>
      <w:r w:rsidRPr="00D95758">
        <w:rPr>
          <w:noProof/>
        </w:rPr>
        <w:t>[3] Z.D. Su, Y. Huang, Z.Y. Zhang, Y.W. Zhao, D. Wang, W. Chen, K.C. Chou, H. Lin, iLoc-lncRNA: predict the subcellular location of lncRNAs by incorporating octamer composition into general PseKNC. Bioinformatics doi:10.1093/bioinformatics/bty508 (2018).</w:t>
      </w:r>
    </w:p>
    <w:p w14:paraId="6A7E9ADD" w14:textId="77777777" w:rsidR="00D95758" w:rsidRPr="00D95758" w:rsidRDefault="00D95758" w:rsidP="00D95758">
      <w:pPr>
        <w:pStyle w:val="EndNoteBibliography"/>
        <w:rPr>
          <w:noProof/>
        </w:rPr>
      </w:pPr>
      <w:r w:rsidRPr="00D95758">
        <w:rPr>
          <w:noProof/>
        </w:rPr>
        <w:t>[4] W.R. Qiu, B.Q. Sun, X. Xiao, Z.C. Xu, J.H. Jia, K.C. Chou, iKcr-PseEns: Identify lysine crotonylation sites in histone proteins with pseudo components and ensemble classifier. Genomics 110 (2018) 239-246.</w:t>
      </w:r>
    </w:p>
    <w:p w14:paraId="123AE65A" w14:textId="77777777" w:rsidR="00D95758" w:rsidRPr="00D95758" w:rsidRDefault="00D95758" w:rsidP="00D95758">
      <w:pPr>
        <w:pStyle w:val="EndNoteBibliography"/>
        <w:rPr>
          <w:noProof/>
        </w:rPr>
      </w:pPr>
      <w:r w:rsidRPr="00D95758">
        <w:rPr>
          <w:noProof/>
        </w:rPr>
        <w:lastRenderedPageBreak/>
        <w:t>[5] B. Liu, F. Yang, D.S. Huang, K.C. Chou, iPromoter-2L: a two-layer predictor for identifying promoters and their types by multi-window-based PseKNC. Bioinformatics 34 (2018) 33-40.</w:t>
      </w:r>
    </w:p>
    <w:p w14:paraId="5376F42E" w14:textId="77777777" w:rsidR="00D95758" w:rsidRPr="00D95758" w:rsidRDefault="00D95758" w:rsidP="00D95758">
      <w:pPr>
        <w:pStyle w:val="EndNoteBibliography"/>
        <w:rPr>
          <w:noProof/>
        </w:rPr>
      </w:pPr>
      <w:r w:rsidRPr="00D95758">
        <w:rPr>
          <w:noProof/>
        </w:rPr>
        <w:t>[6] X. Cheng, X. Xiao, K.C. Chou, pLoc-mEuk: Predict subcellular localization of multi-label eukaryotic proteins by extracting the key GO information into general PseAAC. Genomics 110 (2018) 50-58.</w:t>
      </w:r>
    </w:p>
    <w:p w14:paraId="463C6AB2" w14:textId="77777777" w:rsidR="00D95758" w:rsidRPr="00D95758" w:rsidRDefault="00D95758" w:rsidP="00D95758">
      <w:pPr>
        <w:pStyle w:val="EndNoteBibliography"/>
        <w:rPr>
          <w:noProof/>
        </w:rPr>
      </w:pPr>
      <w:r w:rsidRPr="00D95758">
        <w:rPr>
          <w:noProof/>
        </w:rPr>
        <w:t>[7] L. Cai, T. Huang, J. Su, X. Zhang, W. Chen, F. Zhang, L. He, K.C. Chou, Implications of newly identified brain eQTL genes and their interactors in Schizophrenia. Molecular Therapy - Nucleic Acids 12 (2018) 433-442.</w:t>
      </w:r>
    </w:p>
    <w:p w14:paraId="663BCC15" w14:textId="77777777" w:rsidR="00D95758" w:rsidRPr="00D95758" w:rsidRDefault="00D95758" w:rsidP="00D95758">
      <w:pPr>
        <w:pStyle w:val="EndNoteBibliography"/>
        <w:rPr>
          <w:noProof/>
        </w:rPr>
      </w:pPr>
      <w:r w:rsidRPr="00D95758">
        <w:rPr>
          <w:noProof/>
        </w:rPr>
        <w:t>[8] B. Liu, F. Weng, D.S. Huang, K.C. Chou, iRO-3wPseKNC: Identify DNA replication origins by three-window-based PseKNC. Bioinformatics 34 (2018) 3086-3093.</w:t>
      </w:r>
    </w:p>
    <w:p w14:paraId="319641AB" w14:textId="77777777" w:rsidR="00D95758" w:rsidRPr="00D95758" w:rsidRDefault="00D95758" w:rsidP="00D95758">
      <w:pPr>
        <w:pStyle w:val="EndNoteBibliography"/>
        <w:rPr>
          <w:noProof/>
        </w:rPr>
      </w:pPr>
      <w:r w:rsidRPr="00D95758">
        <w:rPr>
          <w:noProof/>
        </w:rPr>
        <w:t>[9] J. Jia, X. Li, W. Qiu, X. Xiao, K.C. Chou, iPPI-PseAAC(CGR): Identify protein-protein interactions by incorporating chaos game representation into PseAAC. Journal of Theoretical  Biology 460 (2019) 195-203.</w:t>
      </w:r>
    </w:p>
    <w:p w14:paraId="4A10E0AA" w14:textId="77777777" w:rsidR="00D95758" w:rsidRPr="00D95758" w:rsidRDefault="00D95758" w:rsidP="00D95758">
      <w:pPr>
        <w:pStyle w:val="EndNoteBibliography"/>
        <w:rPr>
          <w:noProof/>
        </w:rPr>
      </w:pPr>
      <w:r w:rsidRPr="00D95758">
        <w:rPr>
          <w:noProof/>
        </w:rPr>
        <w:t>[10] P. Feng, H. Yang, H. Ding, H. Lin, W. Chen, K.C. Chou, iDNA6mA-PseKNC: Identifying DNA N6-methyladenosine sites by incorporating nucleotide physicochemical properties into PseKNC. Genomics 111 (2019) 96-102.</w:t>
      </w:r>
    </w:p>
    <w:p w14:paraId="0271F13D" w14:textId="77777777" w:rsidR="00D95758" w:rsidRPr="00D95758" w:rsidRDefault="00D95758" w:rsidP="00D95758">
      <w:pPr>
        <w:pStyle w:val="EndNoteBibliography"/>
        <w:rPr>
          <w:noProof/>
        </w:rPr>
      </w:pPr>
      <w:r w:rsidRPr="00D95758">
        <w:rPr>
          <w:noProof/>
        </w:rPr>
        <w:t>[11] Y.D. Khan, M. Jamil, W. Hussain, N. Rasool, S.A. Khan, K.C. Chou, pSSbond-PseAAC: Prediction of disulfide bonding sites by integration of PseAAC and statistical moments. J Theor Biol 463 (2019) 47-55.</w:t>
      </w:r>
    </w:p>
    <w:p w14:paraId="031AC6FD" w14:textId="77777777" w:rsidR="00D95758" w:rsidRPr="00D95758" w:rsidRDefault="00D95758" w:rsidP="00D95758">
      <w:pPr>
        <w:pStyle w:val="EndNoteBibliography"/>
        <w:rPr>
          <w:noProof/>
        </w:rPr>
      </w:pPr>
      <w:r w:rsidRPr="00D95758">
        <w:rPr>
          <w:noProof/>
        </w:rPr>
        <w:t>[12] M. Zhang, F. Li, T.T. Marquez-Lago, A. Leier, C. Fan, C.K. Kwoh, K.C. Chou, J. Song, C. Jia, MULTiPly: a novel multi-layer predictor for discovering general and specific types of promoters. Bioinformatics doi: 10.1093/bioinformatics/btz016 (2019).</w:t>
      </w:r>
    </w:p>
    <w:p w14:paraId="6EF19BC6" w14:textId="77777777" w:rsidR="00D95758" w:rsidRPr="00D95758" w:rsidRDefault="00D95758" w:rsidP="00D95758">
      <w:pPr>
        <w:pStyle w:val="EndNoteBibliography"/>
        <w:rPr>
          <w:noProof/>
        </w:rPr>
      </w:pPr>
      <w:r w:rsidRPr="00D95758">
        <w:rPr>
          <w:noProof/>
        </w:rPr>
        <w:t>[13] K.C. Chou, Some remarks on protein attribute prediction and pseudo amino acid composition (50th Anniversary Year Review). Journal of Theoretical Biology 273 (2011)</w:t>
      </w:r>
      <w:bookmarkStart w:id="0" w:name="_GoBack"/>
      <w:bookmarkEnd w:id="0"/>
      <w:r w:rsidRPr="00D95758">
        <w:rPr>
          <w:noProof/>
        </w:rPr>
        <w:t xml:space="preserve"> 236-247.</w:t>
      </w:r>
    </w:p>
    <w:p w14:paraId="604296F3" w14:textId="77777777" w:rsidR="00D95758" w:rsidRPr="00D95758" w:rsidRDefault="00D95758" w:rsidP="00D95758">
      <w:pPr>
        <w:pStyle w:val="EndNoteBibliography"/>
        <w:rPr>
          <w:noProof/>
        </w:rPr>
      </w:pPr>
      <w:r w:rsidRPr="00D95758">
        <w:rPr>
          <w:noProof/>
        </w:rPr>
        <w:t xml:space="preserve">[14] K.C. Chou, H.B. Shen, Recent advances in developing web-servers for predicting protein attributes. Natural Science 1 (2009) 63-92 </w:t>
      </w:r>
    </w:p>
    <w:p w14:paraId="761727E8" w14:textId="77777777" w:rsidR="00D95758" w:rsidRPr="00D95758" w:rsidRDefault="00D95758" w:rsidP="00D95758">
      <w:pPr>
        <w:pStyle w:val="EndNoteBibliography"/>
        <w:rPr>
          <w:noProof/>
        </w:rPr>
      </w:pPr>
      <w:r w:rsidRPr="00D95758">
        <w:rPr>
          <w:noProof/>
        </w:rPr>
        <w:t>[15] K.C. Chou, Impacts of bioinformatics to medicinal chemistry. Medicinal Chemistry 11 (2015) 218-234.</w:t>
      </w:r>
    </w:p>
    <w:p w14:paraId="4D7305CF" w14:textId="77777777" w:rsidR="00D95758" w:rsidRPr="00D95758" w:rsidRDefault="00D95758" w:rsidP="00D95758">
      <w:pPr>
        <w:pStyle w:val="EndNoteBibliography"/>
        <w:rPr>
          <w:noProof/>
        </w:rPr>
      </w:pPr>
      <w:r w:rsidRPr="00D95758">
        <w:rPr>
          <w:noProof/>
        </w:rPr>
        <w:t>[16] K.C. Chou, An unprecedented revolution in medicinal chemistry driven by the progress of biological science. Current Topics in Medicinal Chemistry 17 (2017) 2337-2358.</w:t>
      </w:r>
    </w:p>
    <w:p w14:paraId="75DBCBBD" w14:textId="7CB52C57" w:rsidR="00D03A36" w:rsidRPr="009A55CD" w:rsidRDefault="00D95758">
      <w:r>
        <w:fldChar w:fldCharType="end"/>
      </w:r>
    </w:p>
    <w:sectPr w:rsidR="00D03A36" w:rsidRPr="009A55CD" w:rsidSect="00916621">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Analytical Biochem&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2d9zfavktp0xnerpdtvzevxf9xsvdt0sted&quot;&gt;Lib1&lt;record-ids&gt;&lt;item&gt;2023&lt;/item&gt;&lt;item&gt;2402&lt;/item&gt;&lt;item&gt;3013&lt;/item&gt;&lt;item&gt;3295&lt;/item&gt;&lt;item&gt;3315&lt;/item&gt;&lt;item&gt;3318&lt;/item&gt;&lt;item&gt;3325&lt;/item&gt;&lt;item&gt;3337&lt;/item&gt;&lt;item&gt;3348&lt;/item&gt;&lt;item&gt;3354&lt;/item&gt;&lt;item&gt;3364&lt;/item&gt;&lt;item&gt;3374&lt;/item&gt;&lt;item&gt;3386&lt;/item&gt;&lt;item&gt;3389&lt;/item&gt;&lt;item&gt;3413&lt;/item&gt;&lt;item&gt;3423&lt;/item&gt;&lt;/record-ids&gt;&lt;/item&gt;&lt;/Libraries&gt;"/>
  </w:docVars>
  <w:rsids>
    <w:rsidRoot w:val="00276058"/>
    <w:rsid w:val="00276058"/>
    <w:rsid w:val="002E6019"/>
    <w:rsid w:val="002F5234"/>
    <w:rsid w:val="00420BD2"/>
    <w:rsid w:val="00916621"/>
    <w:rsid w:val="009A55CD"/>
    <w:rsid w:val="00D03A36"/>
    <w:rsid w:val="00D9575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7475E64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0BD2"/>
    <w:pPr>
      <w:ind w:left="720"/>
      <w:contextualSpacing/>
    </w:pPr>
  </w:style>
  <w:style w:type="character" w:styleId="Hyperlink">
    <w:name w:val="Hyperlink"/>
    <w:uiPriority w:val="99"/>
    <w:semiHidden/>
    <w:unhideWhenUsed/>
    <w:rsid w:val="009A55CD"/>
    <w:rPr>
      <w:color w:val="0000FF"/>
      <w:u w:val="single"/>
    </w:rPr>
  </w:style>
  <w:style w:type="paragraph" w:customStyle="1" w:styleId="EndNoteBibliographyTitle">
    <w:name w:val="EndNote Bibliography Title"/>
    <w:basedOn w:val="Normal"/>
    <w:rsid w:val="00D95758"/>
    <w:pPr>
      <w:jc w:val="center"/>
    </w:pPr>
    <w:rPr>
      <w:rFonts w:ascii="Cambria" w:hAnsi="Cambria"/>
    </w:rPr>
  </w:style>
  <w:style w:type="paragraph" w:customStyle="1" w:styleId="EndNoteBibliography">
    <w:name w:val="EndNote Bibliography"/>
    <w:basedOn w:val="Normal"/>
    <w:rsid w:val="00D95758"/>
    <w:rPr>
      <w:rFonts w:ascii="Cambria" w:hAnsi="Cambri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0BD2"/>
    <w:pPr>
      <w:ind w:left="720"/>
      <w:contextualSpacing/>
    </w:pPr>
  </w:style>
  <w:style w:type="character" w:styleId="Hyperlink">
    <w:name w:val="Hyperlink"/>
    <w:uiPriority w:val="99"/>
    <w:semiHidden/>
    <w:unhideWhenUsed/>
    <w:rsid w:val="009A55CD"/>
    <w:rPr>
      <w:color w:val="0000FF"/>
      <w:u w:val="single"/>
    </w:rPr>
  </w:style>
  <w:style w:type="paragraph" w:customStyle="1" w:styleId="EndNoteBibliographyTitle">
    <w:name w:val="EndNote Bibliography Title"/>
    <w:basedOn w:val="Normal"/>
    <w:rsid w:val="00D95758"/>
    <w:pPr>
      <w:jc w:val="center"/>
    </w:pPr>
    <w:rPr>
      <w:rFonts w:ascii="Cambria" w:hAnsi="Cambria"/>
    </w:rPr>
  </w:style>
  <w:style w:type="paragraph" w:customStyle="1" w:styleId="EndNoteBibliography">
    <w:name w:val="EndNote Bibliography"/>
    <w:basedOn w:val="Normal"/>
    <w:rsid w:val="00D95758"/>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computbiol.ncu.edu.cn/PAPred" TargetMode="Externa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3</TotalTime>
  <Pages>2</Pages>
  <Words>1609</Words>
  <Characters>9172</Characters>
  <Application>Microsoft Macintosh Word</Application>
  <DocSecurity>0</DocSecurity>
  <Lines>76</Lines>
  <Paragraphs>21</Paragraphs>
  <ScaleCrop>false</ScaleCrop>
  <Company>Gordon Lifescience</Company>
  <LinksUpToDate>false</LinksUpToDate>
  <CharactersWithSpaces>107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o-Chen Chou</dc:creator>
  <cp:keywords/>
  <dc:description/>
  <cp:lastModifiedBy>Kuo-Chen Chou</cp:lastModifiedBy>
  <cp:revision>5</cp:revision>
  <dcterms:created xsi:type="dcterms:W3CDTF">2019-02-03T16:13:00Z</dcterms:created>
  <dcterms:modified xsi:type="dcterms:W3CDTF">2019-02-03T17:06:00Z</dcterms:modified>
</cp:coreProperties>
</file>